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Pr="008F1D3C" w:rsidR="005A0CB1" w:rsidP="005A0CB1" w:rsidRDefault="005A0CB1" w14:paraId="301B2F1B" w14:textId="29F53F14">
      <w:pPr>
        <w:pStyle w:val="Heading2"/>
      </w:pPr>
      <w:bookmarkStart w:name="_Toc61033903" w:id="0"/>
      <w:bookmarkStart w:name="_Toc62743001" w:id="1"/>
      <w:r w:rsidRPr="008F1D3C">
        <w:t>Survey Items and Associated References</w:t>
      </w:r>
      <w:bookmarkEnd w:id="0"/>
      <w:r w:rsidRPr="008F1D3C">
        <w:t xml:space="preserve"> (Citations Listed Below)</w:t>
      </w:r>
      <w:bookmarkEnd w:id="1"/>
    </w:p>
    <w:tbl>
      <w:tblPr>
        <w:tblStyle w:val="TableGrid2"/>
        <w:tblpPr w:leftFromText="180" w:rightFromText="180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616"/>
        <w:gridCol w:w="7734"/>
      </w:tblGrid>
      <w:tr w:rsidRPr="008F1D3C" w:rsidR="005A0CB1" w:rsidTr="004B1251" w14:paraId="43EB178A" w14:textId="77777777">
        <w:tc>
          <w:tcPr>
            <w:tcW w:w="1616" w:type="dxa"/>
          </w:tcPr>
          <w:p w:rsidRPr="008F1D3C" w:rsidR="005A0CB1" w:rsidP="004B1251" w:rsidRDefault="005A0CB1" w14:paraId="1DEAF86D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Item</w:t>
            </w:r>
          </w:p>
        </w:tc>
        <w:tc>
          <w:tcPr>
            <w:tcW w:w="7734" w:type="dxa"/>
          </w:tcPr>
          <w:p w:rsidRPr="008F1D3C" w:rsidR="005A0CB1" w:rsidP="004B1251" w:rsidRDefault="005A0CB1" w14:paraId="5A492A5D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Citation</w:t>
            </w:r>
          </w:p>
        </w:tc>
      </w:tr>
      <w:tr w:rsidRPr="008F1D3C" w:rsidR="005A0CB1" w:rsidTr="004B1251" w14:paraId="7B11921C" w14:textId="77777777">
        <w:tc>
          <w:tcPr>
            <w:tcW w:w="9350" w:type="dxa"/>
            <w:gridSpan w:val="2"/>
            <w:shd w:val="clear" w:color="auto" w:fill="000000"/>
          </w:tcPr>
          <w:p w:rsidRPr="008F1D3C" w:rsidR="005A0CB1" w:rsidP="004B1251" w:rsidRDefault="005A0CB1" w14:paraId="2CF2D63C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 xml:space="preserve">Screening </w:t>
            </w:r>
          </w:p>
        </w:tc>
      </w:tr>
      <w:tr w:rsidRPr="008F1D3C" w:rsidR="005A0CB1" w:rsidTr="004B1251" w14:paraId="58C5A633" w14:textId="77777777">
        <w:tc>
          <w:tcPr>
            <w:tcW w:w="1616" w:type="dxa"/>
          </w:tcPr>
          <w:p w:rsidRPr="008F1D3C" w:rsidR="005A0CB1" w:rsidP="004B1251" w:rsidRDefault="005A0CB1" w14:paraId="6C1F45F6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</w:t>
            </w:r>
          </w:p>
        </w:tc>
        <w:tc>
          <w:tcPr>
            <w:tcW w:w="7734" w:type="dxa"/>
          </w:tcPr>
          <w:p w:rsidRPr="008F1D3C" w:rsidR="005A0CB1" w:rsidP="004B1251" w:rsidRDefault="005A0CB1" w14:paraId="06CBF012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0CEBF57B" w14:textId="77777777">
        <w:tc>
          <w:tcPr>
            <w:tcW w:w="1616" w:type="dxa"/>
          </w:tcPr>
          <w:p w:rsidRPr="008F1D3C" w:rsidR="005A0CB1" w:rsidP="004B1251" w:rsidRDefault="005A0CB1" w14:paraId="3185CD31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</w:t>
            </w:r>
          </w:p>
        </w:tc>
        <w:tc>
          <w:tcPr>
            <w:tcW w:w="7734" w:type="dxa"/>
          </w:tcPr>
          <w:p w:rsidRPr="008F1D3C" w:rsidR="005A0CB1" w:rsidP="004B1251" w:rsidRDefault="005A0CB1" w14:paraId="751DA265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37733A80" w14:textId="77777777">
        <w:tc>
          <w:tcPr>
            <w:tcW w:w="9350" w:type="dxa"/>
            <w:gridSpan w:val="2"/>
            <w:shd w:val="clear" w:color="auto" w:fill="000000"/>
          </w:tcPr>
          <w:p w:rsidRPr="008F1D3C" w:rsidR="005A0CB1" w:rsidP="004B1251" w:rsidRDefault="005A0CB1" w14:paraId="53351BAA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Workplace Information</w:t>
            </w:r>
          </w:p>
        </w:tc>
      </w:tr>
      <w:tr w:rsidRPr="008F1D3C" w:rsidR="005A0CB1" w:rsidTr="004B1251" w14:paraId="2AA76146" w14:textId="77777777">
        <w:tc>
          <w:tcPr>
            <w:tcW w:w="1616" w:type="dxa"/>
          </w:tcPr>
          <w:p w:rsidRPr="008F1D3C" w:rsidR="005A0CB1" w:rsidP="004B1251" w:rsidRDefault="005A0CB1" w14:paraId="5A980FFF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3</w:t>
            </w:r>
          </w:p>
        </w:tc>
        <w:tc>
          <w:tcPr>
            <w:tcW w:w="7734" w:type="dxa"/>
          </w:tcPr>
          <w:p w:rsidRPr="008F1D3C" w:rsidR="005A0CB1" w:rsidP="004B1251" w:rsidRDefault="005A0CB1" w14:paraId="16AA9F21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66862A88" w14:textId="77777777">
        <w:tc>
          <w:tcPr>
            <w:tcW w:w="1616" w:type="dxa"/>
          </w:tcPr>
          <w:p w:rsidRPr="008F1D3C" w:rsidR="005A0CB1" w:rsidP="004B1251" w:rsidRDefault="005A0CB1" w14:paraId="724B7B51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4</w:t>
            </w:r>
          </w:p>
        </w:tc>
        <w:tc>
          <w:tcPr>
            <w:tcW w:w="7734" w:type="dxa"/>
          </w:tcPr>
          <w:p w:rsidRPr="008F1D3C" w:rsidR="005A0CB1" w:rsidP="004B1251" w:rsidRDefault="005A0CB1" w14:paraId="54C6B7CE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4ADE620B" w14:textId="77777777">
        <w:tc>
          <w:tcPr>
            <w:tcW w:w="9350" w:type="dxa"/>
            <w:gridSpan w:val="2"/>
            <w:shd w:val="clear" w:color="auto" w:fill="000000"/>
          </w:tcPr>
          <w:p w:rsidRPr="008F1D3C" w:rsidR="005A0CB1" w:rsidP="004B1251" w:rsidRDefault="005A0CB1" w14:paraId="441A954C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Injuries</w:t>
            </w:r>
          </w:p>
        </w:tc>
      </w:tr>
      <w:tr w:rsidRPr="008F1D3C" w:rsidR="005A0CB1" w:rsidTr="004B1251" w14:paraId="6166F594" w14:textId="77777777">
        <w:tc>
          <w:tcPr>
            <w:tcW w:w="1616" w:type="dxa"/>
          </w:tcPr>
          <w:p w:rsidRPr="008F1D3C" w:rsidR="005A0CB1" w:rsidP="004B1251" w:rsidRDefault="005A0CB1" w14:paraId="50642D3E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5</w:t>
            </w:r>
          </w:p>
        </w:tc>
        <w:tc>
          <w:tcPr>
            <w:tcW w:w="7734" w:type="dxa"/>
          </w:tcPr>
          <w:p w:rsidRPr="008F1D3C" w:rsidR="005A0CB1" w:rsidP="004B1251" w:rsidRDefault="005A0CB1" w14:paraId="2E2876EC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 – Events sourced from Bureau of Labor Statistics (1992)</w:t>
            </w:r>
          </w:p>
        </w:tc>
      </w:tr>
      <w:tr w:rsidRPr="008F1D3C" w:rsidR="005A0CB1" w:rsidTr="004B1251" w14:paraId="71EAB8E3" w14:textId="77777777">
        <w:tc>
          <w:tcPr>
            <w:tcW w:w="1616" w:type="dxa"/>
          </w:tcPr>
          <w:p w:rsidRPr="008F1D3C" w:rsidR="005A0CB1" w:rsidP="004B1251" w:rsidRDefault="005A0CB1" w14:paraId="45E8114C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6</w:t>
            </w:r>
          </w:p>
        </w:tc>
        <w:tc>
          <w:tcPr>
            <w:tcW w:w="7734" w:type="dxa"/>
          </w:tcPr>
          <w:p w:rsidRPr="008F1D3C" w:rsidR="005A0CB1" w:rsidP="004B1251" w:rsidRDefault="005A0CB1" w14:paraId="72EC64FA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6C775B68" w14:textId="77777777">
        <w:tc>
          <w:tcPr>
            <w:tcW w:w="1616" w:type="dxa"/>
          </w:tcPr>
          <w:p w:rsidRPr="008F1D3C" w:rsidR="005A0CB1" w:rsidP="004B1251" w:rsidRDefault="005A0CB1" w14:paraId="54C3D639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7</w:t>
            </w:r>
          </w:p>
        </w:tc>
        <w:tc>
          <w:tcPr>
            <w:tcW w:w="7734" w:type="dxa"/>
          </w:tcPr>
          <w:p w:rsidRPr="008F1D3C" w:rsidR="005A0CB1" w:rsidP="004B1251" w:rsidRDefault="005A0CB1" w14:paraId="77FE28FD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 – Events sourced from Bureau of Labor Statistics (1992)</w:t>
            </w:r>
          </w:p>
        </w:tc>
      </w:tr>
      <w:tr w:rsidRPr="008F1D3C" w:rsidR="005A0CB1" w:rsidTr="004B1251" w14:paraId="48401099" w14:textId="77777777">
        <w:tc>
          <w:tcPr>
            <w:tcW w:w="1616" w:type="dxa"/>
          </w:tcPr>
          <w:p w:rsidRPr="008F1D3C" w:rsidR="005A0CB1" w:rsidP="004B1251" w:rsidRDefault="005A0CB1" w14:paraId="39FA9B65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8</w:t>
            </w:r>
          </w:p>
        </w:tc>
        <w:tc>
          <w:tcPr>
            <w:tcW w:w="7734" w:type="dxa"/>
          </w:tcPr>
          <w:p w:rsidRPr="008F1D3C" w:rsidR="005A0CB1" w:rsidP="004B1251" w:rsidRDefault="005A0CB1" w14:paraId="5E2839D9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0E5725A6" w14:textId="77777777">
        <w:tc>
          <w:tcPr>
            <w:tcW w:w="1616" w:type="dxa"/>
          </w:tcPr>
          <w:p w:rsidRPr="008F1D3C" w:rsidR="005A0CB1" w:rsidP="004B1251" w:rsidRDefault="005A0CB1" w14:paraId="5CC9A475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9</w:t>
            </w:r>
          </w:p>
        </w:tc>
        <w:tc>
          <w:tcPr>
            <w:tcW w:w="7734" w:type="dxa"/>
          </w:tcPr>
          <w:p w:rsidRPr="008F1D3C" w:rsidR="005A0CB1" w:rsidP="004B1251" w:rsidRDefault="005A0CB1" w14:paraId="3EB70567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 – Injuries sourced from Bureau of Labor Statistics (1992)</w:t>
            </w:r>
          </w:p>
        </w:tc>
      </w:tr>
      <w:tr w:rsidRPr="008F1D3C" w:rsidR="005A0CB1" w:rsidTr="004B1251" w14:paraId="5C19EDB5" w14:textId="77777777">
        <w:tc>
          <w:tcPr>
            <w:tcW w:w="1616" w:type="dxa"/>
          </w:tcPr>
          <w:p w:rsidRPr="008F1D3C" w:rsidR="005A0CB1" w:rsidP="004B1251" w:rsidRDefault="005A0CB1" w14:paraId="404C13FE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0</w:t>
            </w:r>
          </w:p>
        </w:tc>
        <w:tc>
          <w:tcPr>
            <w:tcW w:w="7734" w:type="dxa"/>
          </w:tcPr>
          <w:p w:rsidRPr="008F1D3C" w:rsidR="005A0CB1" w:rsidP="004B1251" w:rsidRDefault="005A0CB1" w14:paraId="41A7C413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2846502C" w14:textId="77777777">
        <w:tc>
          <w:tcPr>
            <w:tcW w:w="1616" w:type="dxa"/>
          </w:tcPr>
          <w:p w:rsidRPr="008F1D3C" w:rsidR="005A0CB1" w:rsidP="004B1251" w:rsidRDefault="005A0CB1" w14:paraId="69C12CAA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1</w:t>
            </w:r>
          </w:p>
        </w:tc>
        <w:tc>
          <w:tcPr>
            <w:tcW w:w="7734" w:type="dxa"/>
          </w:tcPr>
          <w:p w:rsidRPr="008F1D3C" w:rsidR="005A0CB1" w:rsidP="004B1251" w:rsidRDefault="005A0CB1" w14:paraId="32DB75E3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 – Injuries sourced from Bureau of Labor Statistics (1992)</w:t>
            </w:r>
          </w:p>
        </w:tc>
      </w:tr>
      <w:tr w:rsidRPr="008F1D3C" w:rsidR="005A0CB1" w:rsidTr="004B1251" w14:paraId="3514BF2A" w14:textId="77777777">
        <w:tc>
          <w:tcPr>
            <w:tcW w:w="1616" w:type="dxa"/>
          </w:tcPr>
          <w:p w:rsidRPr="008F1D3C" w:rsidR="005A0CB1" w:rsidP="004B1251" w:rsidRDefault="005A0CB1" w14:paraId="2C7E5F22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 xml:space="preserve">Q12 </w:t>
            </w:r>
          </w:p>
        </w:tc>
        <w:tc>
          <w:tcPr>
            <w:tcW w:w="7734" w:type="dxa"/>
          </w:tcPr>
          <w:p w:rsidRPr="008F1D3C" w:rsidR="005A0CB1" w:rsidP="004B1251" w:rsidRDefault="005A0CB1" w14:paraId="07146935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554817A9" w14:textId="77777777">
        <w:tc>
          <w:tcPr>
            <w:tcW w:w="1616" w:type="dxa"/>
          </w:tcPr>
          <w:p w:rsidRPr="008F1D3C" w:rsidR="005A0CB1" w:rsidP="004B1251" w:rsidRDefault="005A0CB1" w14:paraId="77F68ED6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3</w:t>
            </w:r>
          </w:p>
        </w:tc>
        <w:tc>
          <w:tcPr>
            <w:tcW w:w="7734" w:type="dxa"/>
          </w:tcPr>
          <w:p w:rsidRPr="008F1D3C" w:rsidR="005A0CB1" w:rsidP="004B1251" w:rsidRDefault="005A0CB1" w14:paraId="48D2AD1D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467BD5BB" w14:textId="77777777">
        <w:tc>
          <w:tcPr>
            <w:tcW w:w="1616" w:type="dxa"/>
          </w:tcPr>
          <w:p w:rsidRPr="008F1D3C" w:rsidR="005A0CB1" w:rsidP="004B1251" w:rsidRDefault="005A0CB1" w14:paraId="49C09E56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4</w:t>
            </w:r>
          </w:p>
        </w:tc>
        <w:tc>
          <w:tcPr>
            <w:tcW w:w="7734" w:type="dxa"/>
          </w:tcPr>
          <w:p w:rsidRPr="008F1D3C" w:rsidR="005A0CB1" w:rsidP="004B1251" w:rsidRDefault="005A0CB1" w14:paraId="7D873150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362BD989" w14:textId="77777777">
        <w:tc>
          <w:tcPr>
            <w:tcW w:w="9350" w:type="dxa"/>
            <w:gridSpan w:val="2"/>
            <w:shd w:val="clear" w:color="auto" w:fill="000000"/>
          </w:tcPr>
          <w:p w:rsidRPr="008F1D3C" w:rsidR="005A0CB1" w:rsidP="004B1251" w:rsidRDefault="005A0CB1" w14:paraId="17C33097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Workplace Information</w:t>
            </w:r>
          </w:p>
        </w:tc>
      </w:tr>
      <w:tr w:rsidRPr="008F1D3C" w:rsidR="005A0CB1" w:rsidTr="004B1251" w14:paraId="09D622A6" w14:textId="77777777">
        <w:tc>
          <w:tcPr>
            <w:tcW w:w="1616" w:type="dxa"/>
          </w:tcPr>
          <w:p w:rsidRPr="008F1D3C" w:rsidR="005A0CB1" w:rsidP="004B1251" w:rsidRDefault="005A0CB1" w14:paraId="4B453DF3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5</w:t>
            </w:r>
          </w:p>
        </w:tc>
        <w:tc>
          <w:tcPr>
            <w:tcW w:w="7734" w:type="dxa"/>
          </w:tcPr>
          <w:p w:rsidRPr="008F1D3C" w:rsidR="005A0CB1" w:rsidP="004B1251" w:rsidRDefault="005A0CB1" w14:paraId="3A6683AC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51B7B055" w14:textId="77777777">
        <w:tc>
          <w:tcPr>
            <w:tcW w:w="1616" w:type="dxa"/>
          </w:tcPr>
          <w:p w:rsidRPr="008F1D3C" w:rsidR="005A0CB1" w:rsidP="004B1251" w:rsidRDefault="005A0CB1" w14:paraId="76FBE084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6</w:t>
            </w:r>
          </w:p>
        </w:tc>
        <w:tc>
          <w:tcPr>
            <w:tcW w:w="7734" w:type="dxa"/>
          </w:tcPr>
          <w:p w:rsidRPr="008F1D3C" w:rsidR="005A0CB1" w:rsidP="004B1251" w:rsidRDefault="005A0CB1" w14:paraId="37E11A38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Centers for Disease Control and Prevention (CDC) (2020)</w:t>
            </w:r>
          </w:p>
        </w:tc>
      </w:tr>
      <w:tr w:rsidRPr="008F1D3C" w:rsidR="005A0CB1" w:rsidTr="004B1251" w14:paraId="61BE04EC" w14:textId="77777777">
        <w:tc>
          <w:tcPr>
            <w:tcW w:w="1616" w:type="dxa"/>
          </w:tcPr>
          <w:p w:rsidRPr="008F1D3C" w:rsidR="005A0CB1" w:rsidP="004B1251" w:rsidRDefault="005A0CB1" w14:paraId="0EF48C7E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7</w:t>
            </w:r>
          </w:p>
        </w:tc>
        <w:tc>
          <w:tcPr>
            <w:tcW w:w="7734" w:type="dxa"/>
          </w:tcPr>
          <w:p w:rsidRPr="008F1D3C" w:rsidR="005A0CB1" w:rsidP="004B1251" w:rsidRDefault="005A0CB1" w14:paraId="56BE688E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Adapted from Kahneman (2004)</w:t>
            </w:r>
          </w:p>
        </w:tc>
      </w:tr>
      <w:tr w:rsidRPr="008F1D3C" w:rsidR="005A0CB1" w:rsidTr="004B1251" w14:paraId="298B1A55" w14:textId="77777777">
        <w:tc>
          <w:tcPr>
            <w:tcW w:w="9350" w:type="dxa"/>
            <w:gridSpan w:val="2"/>
            <w:shd w:val="clear" w:color="auto" w:fill="000000"/>
          </w:tcPr>
          <w:p w:rsidRPr="008F1D3C" w:rsidR="005A0CB1" w:rsidP="004B1251" w:rsidRDefault="005A0CB1" w14:paraId="51CFBCCE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Safety Climate</w:t>
            </w:r>
          </w:p>
        </w:tc>
      </w:tr>
      <w:tr w:rsidRPr="008F1D3C" w:rsidR="005A0CB1" w:rsidTr="004B1251" w14:paraId="71490593" w14:textId="77777777">
        <w:tc>
          <w:tcPr>
            <w:tcW w:w="1616" w:type="dxa"/>
          </w:tcPr>
          <w:p w:rsidRPr="008F1D3C" w:rsidR="005A0CB1" w:rsidP="004B1251" w:rsidRDefault="005A0CB1" w14:paraId="587DED25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8</w:t>
            </w:r>
          </w:p>
        </w:tc>
        <w:tc>
          <w:tcPr>
            <w:tcW w:w="7734" w:type="dxa"/>
          </w:tcPr>
          <w:p w:rsidRPr="008F1D3C" w:rsidR="005A0CB1" w:rsidP="004B1251" w:rsidRDefault="005A0CB1" w14:paraId="71FF7C1B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begin"/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instrText xml:space="preserve"> ADDIN EN.CITE &lt;EndNote&gt;&lt;Cite AuthorYear="1"&gt;&lt;Author&gt;Hahn&lt;/Author&gt;&lt;Year&gt;2008&lt;/Year&gt;&lt;RecNum&gt;2089&lt;/RecNum&gt;&lt;DisplayText&gt;Hahn and Murphy (2008)&lt;/DisplayText&gt;&lt;record&gt;&lt;rec-number&gt;2089&lt;/rec-number&gt;&lt;foreign-keys&gt;&lt;key app="EN" db-id="5fx9ttrrgwf2s8ervf0xx09jz25vs595xtzt" timestamp="1470144422"&gt;2089&lt;/key&gt;&lt;/foreign-keys&gt;&lt;ref-type name="Journal Article"&gt;17&lt;/ref-type&gt;&lt;contributors&gt;&lt;authors&gt;&lt;author&gt;Hahn, Susan&lt;/author&gt;&lt;author&gt;Murphy, Lawrence&lt;/author&gt;&lt;/authors&gt;&lt;/contributors&gt;&lt;titles&gt;&lt;title&gt;A short scale for measuring safety climate&lt;/title&gt;&lt;secondary-title&gt;Safety science&lt;/secondary-title&gt;&lt;/titles&gt;&lt;periodical&gt;&lt;full-title&gt;Safety Science&lt;/full-title&gt;&lt;abbr-1&gt;Safety Sci&lt;/abbr-1&gt;&lt;/periodical&gt;&lt;pages&gt;1047-1066&lt;/pages&gt;&lt;volume&gt;46&lt;/volume&gt;&lt;number&gt;7&lt;/number&gt;&lt;dates&gt;&lt;year&gt;2008&lt;/year&gt;&lt;/dates&gt;&lt;isbn&gt;0925-7535&lt;/isbn&gt;&lt;urls&gt;&lt;related-urls&gt;&lt;url&gt;http://sfxhosted.exlibrisgroup.com/cdc?sid=Elsevier%3AScopus&amp;amp;_service_type=getFullTxt&amp;amp;issn=09257535&amp;amp;isbn=&amp;amp;volume=46&amp;amp;issue=7&amp;amp;spage=1047&amp;amp;epage=1066&amp;amp;pages=1047-1066&amp;amp;artnum=&amp;amp;date=2008&amp;amp;id=doi%3A10.1016%2Fj.ssci.2007.06.002&amp;amp;title=Safety%20Science&amp;amp;atitle=A%20short%20scale%20for%20measuring%20safety%20climate&amp;amp;aufirst=S.E.&amp;amp;auinit=S.E.&amp;amp;auinit1=S&amp;amp;aulast=Hahn&lt;/url&gt;&lt;/related-urls&gt;&lt;/urls&gt;&lt;/record&gt;&lt;/Cite&gt;&lt;/EndNote&gt;</w:instrTex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separate"/>
            </w:r>
            <w:r w:rsidRPr="008F1D3C">
              <w:rPr>
                <w:rFonts w:ascii="Times New Roman" w:hAnsi="Times New Roman" w:eastAsia="Calibri" w:cs="Times New Roman"/>
                <w:noProof/>
                <w:sz w:val="24"/>
                <w:szCs w:val="24"/>
              </w:rPr>
              <w:t>Hahn and Murphy (2008)</w: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end"/>
            </w:r>
          </w:p>
        </w:tc>
      </w:tr>
      <w:tr w:rsidRPr="008F1D3C" w:rsidR="005A0CB1" w:rsidTr="004B1251" w14:paraId="58CA438A" w14:textId="77777777">
        <w:tc>
          <w:tcPr>
            <w:tcW w:w="1616" w:type="dxa"/>
          </w:tcPr>
          <w:p w:rsidRPr="008F1D3C" w:rsidR="005A0CB1" w:rsidP="004B1251" w:rsidRDefault="005A0CB1" w14:paraId="1967DCA7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19</w:t>
            </w:r>
          </w:p>
        </w:tc>
        <w:tc>
          <w:tcPr>
            <w:tcW w:w="7734" w:type="dxa"/>
          </w:tcPr>
          <w:p w:rsidRPr="008F1D3C" w:rsidR="005A0CB1" w:rsidP="004B1251" w:rsidRDefault="005A0CB1" w14:paraId="4088BD12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begin"/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instrText xml:space="preserve"> ADDIN EN.CITE &lt;EndNote&gt;&lt;Cite AuthorYear="1"&gt;&lt;Author&gt;Hahn&lt;/Author&gt;&lt;Year&gt;2008&lt;/Year&gt;&lt;RecNum&gt;2089&lt;/RecNum&gt;&lt;DisplayText&gt;Hahn and Murphy (2008)&lt;/DisplayText&gt;&lt;record&gt;&lt;rec-number&gt;2089&lt;/rec-number&gt;&lt;foreign-keys&gt;&lt;key app="EN" db-id="5fx9ttrrgwf2s8ervf0xx09jz25vs595xtzt" timestamp="1470144422"&gt;2089&lt;/key&gt;&lt;/foreign-keys&gt;&lt;ref-type name="Journal Article"&gt;17&lt;/ref-type&gt;&lt;contributors&gt;&lt;authors&gt;&lt;author&gt;Hahn, Susan&lt;/author&gt;&lt;author&gt;Murphy, Lawrence&lt;/author&gt;&lt;/authors&gt;&lt;/contributors&gt;&lt;titles&gt;&lt;title&gt;A short scale for measuring safety climate&lt;/title&gt;&lt;secondary-title&gt;Safety science&lt;/secondary-title&gt;&lt;/titles&gt;&lt;periodical&gt;&lt;full-title&gt;Safety Science&lt;/full-title&gt;&lt;abbr-1&gt;Safety Sci&lt;/abbr-1&gt;&lt;/periodical&gt;&lt;pages&gt;1047-1066&lt;/pages&gt;&lt;volume&gt;46&lt;/volume&gt;&lt;number&gt;7&lt;/number&gt;&lt;dates&gt;&lt;year&gt;2008&lt;/year&gt;&lt;/dates&gt;&lt;isbn&gt;0925-7535&lt;/isbn&gt;&lt;urls&gt;&lt;related-urls&gt;&lt;url&gt;http://sfxhosted.exlibrisgroup.com/cdc?sid=Elsevier%3AScopus&amp;amp;_service_type=getFullTxt&amp;amp;issn=09257535&amp;amp;isbn=&amp;amp;volume=46&amp;amp;issue=7&amp;amp;spage=1047&amp;amp;epage=1066&amp;amp;pages=1047-1066&amp;amp;artnum=&amp;amp;date=2008&amp;amp;id=doi%3A10.1016%2Fj.ssci.2007.06.002&amp;amp;title=Safety%20Science&amp;amp;atitle=A%20short%20scale%20for%20measuring%20safety%20climate&amp;amp;aufirst=S.E.&amp;amp;auinit=S.E.&amp;amp;auinit1=S&amp;amp;aulast=Hahn&lt;/url&gt;&lt;/related-urls&gt;&lt;/urls&gt;&lt;/record&gt;&lt;/Cite&gt;&lt;/EndNote&gt;</w:instrTex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separate"/>
            </w:r>
            <w:r w:rsidRPr="008F1D3C">
              <w:rPr>
                <w:rFonts w:ascii="Times New Roman" w:hAnsi="Times New Roman" w:eastAsia="Calibri" w:cs="Times New Roman"/>
                <w:noProof/>
                <w:sz w:val="24"/>
                <w:szCs w:val="24"/>
              </w:rPr>
              <w:t>Hahn and Murphy (2008)</w: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end"/>
            </w:r>
          </w:p>
        </w:tc>
      </w:tr>
      <w:tr w:rsidRPr="008F1D3C" w:rsidR="005A0CB1" w:rsidTr="004B1251" w14:paraId="061E44D2" w14:textId="77777777">
        <w:tc>
          <w:tcPr>
            <w:tcW w:w="1616" w:type="dxa"/>
          </w:tcPr>
          <w:p w:rsidRPr="008F1D3C" w:rsidR="005A0CB1" w:rsidP="004B1251" w:rsidRDefault="005A0CB1" w14:paraId="628DE377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0</w:t>
            </w:r>
          </w:p>
        </w:tc>
        <w:tc>
          <w:tcPr>
            <w:tcW w:w="7734" w:type="dxa"/>
          </w:tcPr>
          <w:p w:rsidRPr="008F1D3C" w:rsidR="005A0CB1" w:rsidP="004B1251" w:rsidRDefault="005A0CB1" w14:paraId="785C405E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begin"/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instrText xml:space="preserve"> ADDIN EN.CITE &lt;EndNote&gt;&lt;Cite AuthorYear="1"&gt;&lt;Author&gt;Hahn&lt;/Author&gt;&lt;Year&gt;2008&lt;/Year&gt;&lt;RecNum&gt;2089&lt;/RecNum&gt;&lt;DisplayText&gt;Hahn and Murphy (2008)&lt;/DisplayText&gt;&lt;record&gt;&lt;rec-number&gt;2089&lt;/rec-number&gt;&lt;foreign-keys&gt;&lt;key app="EN" db-id="5fx9ttrrgwf2s8ervf0xx09jz25vs595xtzt" timestamp="1470144422"&gt;2089&lt;/key&gt;&lt;/foreign-keys&gt;&lt;ref-type name="Journal Article"&gt;17&lt;/ref-type&gt;&lt;contributors&gt;&lt;authors&gt;&lt;author&gt;Hahn, Susan&lt;/author&gt;&lt;author&gt;Murphy, Lawrence&lt;/author&gt;&lt;/authors&gt;&lt;/contributors&gt;&lt;titles&gt;&lt;title&gt;A short scale for measuring safety climate&lt;/title&gt;&lt;secondary-title&gt;Safety science&lt;/secondary-title&gt;&lt;/titles&gt;&lt;periodical&gt;&lt;full-title&gt;Safety Science&lt;/full-title&gt;&lt;abbr-1&gt;Safety Sci&lt;/abbr-1&gt;&lt;/periodical&gt;&lt;pages&gt;1047-1066&lt;/pages&gt;&lt;volume&gt;46&lt;/volume&gt;&lt;number&gt;7&lt;/number&gt;&lt;dates&gt;&lt;year&gt;2008&lt;/year&gt;&lt;/dates&gt;&lt;isbn&gt;0925-7535&lt;/isbn&gt;&lt;urls&gt;&lt;related-urls&gt;&lt;url&gt;http://sfxhosted.exlibrisgroup.com/cdc?sid=Elsevier%3AScopus&amp;amp;_service_type=getFullTxt&amp;amp;issn=09257535&amp;amp;isbn=&amp;amp;volume=46&amp;amp;issue=7&amp;amp;spage=1047&amp;amp;epage=1066&amp;amp;pages=1047-1066&amp;amp;artnum=&amp;amp;date=2008&amp;amp;id=doi%3A10.1016%2Fj.ssci.2007.06.002&amp;amp;title=Safety%20Science&amp;amp;atitle=A%20short%20scale%20for%20measuring%20safety%20climate&amp;amp;aufirst=S.E.&amp;amp;auinit=S.E.&amp;amp;auinit1=S&amp;amp;aulast=Hahn&lt;/url&gt;&lt;/related-urls&gt;&lt;/urls&gt;&lt;/record&gt;&lt;/Cite&gt;&lt;/EndNote&gt;</w:instrTex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separate"/>
            </w:r>
            <w:r w:rsidRPr="008F1D3C">
              <w:rPr>
                <w:rFonts w:ascii="Times New Roman" w:hAnsi="Times New Roman" w:eastAsia="Calibri" w:cs="Times New Roman"/>
                <w:noProof/>
                <w:sz w:val="24"/>
                <w:szCs w:val="24"/>
              </w:rPr>
              <w:t>Hahn and Murphy (2008)</w: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end"/>
            </w:r>
          </w:p>
        </w:tc>
      </w:tr>
      <w:tr w:rsidRPr="008F1D3C" w:rsidR="005A0CB1" w:rsidTr="004B1251" w14:paraId="76EE55CC" w14:textId="77777777">
        <w:tc>
          <w:tcPr>
            <w:tcW w:w="1616" w:type="dxa"/>
          </w:tcPr>
          <w:p w:rsidRPr="008F1D3C" w:rsidR="005A0CB1" w:rsidP="004B1251" w:rsidRDefault="005A0CB1" w14:paraId="5242EAB4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1</w:t>
            </w:r>
          </w:p>
        </w:tc>
        <w:tc>
          <w:tcPr>
            <w:tcW w:w="7734" w:type="dxa"/>
          </w:tcPr>
          <w:p w:rsidRPr="008F1D3C" w:rsidR="005A0CB1" w:rsidP="004B1251" w:rsidRDefault="005A0CB1" w14:paraId="6C32E0FE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begin"/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instrText xml:space="preserve"> ADDIN EN.CITE &lt;EndNote&gt;&lt;Cite AuthorYear="1"&gt;&lt;Author&gt;Hahn&lt;/Author&gt;&lt;Year&gt;2008&lt;/Year&gt;&lt;RecNum&gt;2089&lt;/RecNum&gt;&lt;DisplayText&gt;Hahn and Murphy (2008)&lt;/DisplayText&gt;&lt;record&gt;&lt;rec-number&gt;2089&lt;/rec-number&gt;&lt;foreign-keys&gt;&lt;key app="EN" db-id="5fx9ttrrgwf2s8ervf0xx09jz25vs595xtzt" timestamp="1470144422"&gt;2089&lt;/key&gt;&lt;/foreign-keys&gt;&lt;ref-type name="Journal Article"&gt;17&lt;/ref-type&gt;&lt;contributors&gt;&lt;authors&gt;&lt;author&gt;Hahn, Susan&lt;/author&gt;&lt;author&gt;Murphy, Lawrence&lt;/author&gt;&lt;/authors&gt;&lt;/contributors&gt;&lt;titles&gt;&lt;title&gt;A short scale for measuring safety climate&lt;/title&gt;&lt;secondary-title&gt;Safety science&lt;/secondary-title&gt;&lt;/titles&gt;&lt;periodical&gt;&lt;full-title&gt;Safety Science&lt;/full-title&gt;&lt;abbr-1&gt;Safety Sci&lt;/abbr-1&gt;&lt;/periodical&gt;&lt;pages&gt;1047-1066&lt;/pages&gt;&lt;volume&gt;46&lt;/volume&gt;&lt;number&gt;7&lt;/number&gt;&lt;dates&gt;&lt;year&gt;2008&lt;/year&gt;&lt;/dates&gt;&lt;isbn&gt;0925-7535&lt;/isbn&gt;&lt;urls&gt;&lt;related-urls&gt;&lt;url&gt;http://sfxhosted.exlibrisgroup.com/cdc?sid=Elsevier%3AScopus&amp;amp;_service_type=getFullTxt&amp;amp;issn=09257535&amp;amp;isbn=&amp;amp;volume=46&amp;amp;issue=7&amp;amp;spage=1047&amp;amp;epage=1066&amp;amp;pages=1047-1066&amp;amp;artnum=&amp;amp;date=2008&amp;amp;id=doi%3A10.1016%2Fj.ssci.2007.06.002&amp;amp;title=Safety%20Science&amp;amp;atitle=A%20short%20scale%20for%20measuring%20safety%20climate&amp;amp;aufirst=S.E.&amp;amp;auinit=S.E.&amp;amp;auinit1=S&amp;amp;aulast=Hahn&lt;/url&gt;&lt;/related-urls&gt;&lt;/urls&gt;&lt;/record&gt;&lt;/Cite&gt;&lt;/EndNote&gt;</w:instrTex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separate"/>
            </w:r>
            <w:r w:rsidRPr="008F1D3C">
              <w:rPr>
                <w:rFonts w:ascii="Times New Roman" w:hAnsi="Times New Roman" w:eastAsia="Calibri" w:cs="Times New Roman"/>
                <w:noProof/>
                <w:sz w:val="24"/>
                <w:szCs w:val="24"/>
              </w:rPr>
              <w:t>Hahn and Murphy (2008)</w: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end"/>
            </w:r>
          </w:p>
        </w:tc>
      </w:tr>
      <w:tr w:rsidRPr="008F1D3C" w:rsidR="005A0CB1" w:rsidTr="004B1251" w14:paraId="356C7F8F" w14:textId="77777777">
        <w:tc>
          <w:tcPr>
            <w:tcW w:w="1616" w:type="dxa"/>
          </w:tcPr>
          <w:p w:rsidRPr="008F1D3C" w:rsidR="005A0CB1" w:rsidP="004B1251" w:rsidRDefault="005A0CB1" w14:paraId="305E781C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2</w:t>
            </w:r>
          </w:p>
        </w:tc>
        <w:tc>
          <w:tcPr>
            <w:tcW w:w="7734" w:type="dxa"/>
          </w:tcPr>
          <w:p w:rsidRPr="008F1D3C" w:rsidR="005A0CB1" w:rsidP="004B1251" w:rsidRDefault="005A0CB1" w14:paraId="33328D89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begin"/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instrText xml:space="preserve"> ADDIN EN.CITE &lt;EndNote&gt;&lt;Cite AuthorYear="1"&gt;&lt;Author&gt;Hahn&lt;/Author&gt;&lt;Year&gt;2008&lt;/Year&gt;&lt;RecNum&gt;2089&lt;/RecNum&gt;&lt;DisplayText&gt;Hahn and Murphy (2008)&lt;/DisplayText&gt;&lt;record&gt;&lt;rec-number&gt;2089&lt;/rec-number&gt;&lt;foreign-keys&gt;&lt;key app="EN" db-id="5fx9ttrrgwf2s8ervf0xx09jz25vs595xtzt" timestamp="1470144422"&gt;2089&lt;/key&gt;&lt;/foreign-keys&gt;&lt;ref-type name="Journal Article"&gt;17&lt;/ref-type&gt;&lt;contributors&gt;&lt;authors&gt;&lt;author&gt;Hahn, Susan&lt;/author&gt;&lt;author&gt;Murphy, Lawrence&lt;/author&gt;&lt;/authors&gt;&lt;/contributors&gt;&lt;titles&gt;&lt;title&gt;A short scale for measuring safety climate&lt;/title&gt;&lt;secondary-title&gt;Safety science&lt;/secondary-title&gt;&lt;/titles&gt;&lt;periodical&gt;&lt;full-title&gt;Safety Science&lt;/full-title&gt;&lt;abbr-1&gt;Safety Sci&lt;/abbr-1&gt;&lt;/periodical&gt;&lt;pages&gt;1047-1066&lt;/pages&gt;&lt;volume&gt;46&lt;/volume&gt;&lt;number&gt;7&lt;/number&gt;&lt;dates&gt;&lt;year&gt;2008&lt;/year&gt;&lt;/dates&gt;&lt;isbn&gt;0925-7535&lt;/isbn&gt;&lt;urls&gt;&lt;related-urls&gt;&lt;url&gt;http://sfxhosted.exlibrisgroup.com/cdc?sid=Elsevier%3AScopus&amp;amp;_service_type=getFullTxt&amp;amp;issn=09257535&amp;amp;isbn=&amp;amp;volume=46&amp;amp;issue=7&amp;amp;spage=1047&amp;amp;epage=1066&amp;amp;pages=1047-1066&amp;amp;artnum=&amp;amp;date=2008&amp;amp;id=doi%3A10.1016%2Fj.ssci.2007.06.002&amp;amp;title=Safety%20Science&amp;amp;atitle=A%20short%20scale%20for%20measuring%20safety%20climate&amp;amp;aufirst=S.E.&amp;amp;auinit=S.E.&amp;amp;auinit1=S&amp;amp;aulast=Hahn&lt;/url&gt;&lt;/related-urls&gt;&lt;/urls&gt;&lt;/record&gt;&lt;/Cite&gt;&lt;/EndNote&gt;</w:instrTex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separate"/>
            </w:r>
            <w:r w:rsidRPr="008F1D3C">
              <w:rPr>
                <w:rFonts w:ascii="Times New Roman" w:hAnsi="Times New Roman" w:eastAsia="Calibri" w:cs="Times New Roman"/>
                <w:noProof/>
                <w:sz w:val="24"/>
                <w:szCs w:val="24"/>
              </w:rPr>
              <w:t>Hahn and Murphy (2008)</w: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end"/>
            </w:r>
          </w:p>
        </w:tc>
      </w:tr>
      <w:tr w:rsidRPr="008F1D3C" w:rsidR="005A0CB1" w:rsidTr="004B1251" w14:paraId="520D0773" w14:textId="77777777">
        <w:tc>
          <w:tcPr>
            <w:tcW w:w="1616" w:type="dxa"/>
          </w:tcPr>
          <w:p w:rsidRPr="008F1D3C" w:rsidR="005A0CB1" w:rsidP="004B1251" w:rsidRDefault="005A0CB1" w14:paraId="1E667308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3</w:t>
            </w:r>
          </w:p>
        </w:tc>
        <w:tc>
          <w:tcPr>
            <w:tcW w:w="7734" w:type="dxa"/>
          </w:tcPr>
          <w:p w:rsidRPr="008F1D3C" w:rsidR="005A0CB1" w:rsidP="004B1251" w:rsidRDefault="005A0CB1" w14:paraId="5B57CAD4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begin"/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instrText xml:space="preserve"> ADDIN EN.CITE &lt;EndNote&gt;&lt;Cite AuthorYear="1"&gt;&lt;Author&gt;Hahn&lt;/Author&gt;&lt;Year&gt;2008&lt;/Year&gt;&lt;RecNum&gt;2089&lt;/RecNum&gt;&lt;DisplayText&gt;Hahn and Murphy (2008)&lt;/DisplayText&gt;&lt;record&gt;&lt;rec-number&gt;2089&lt;/rec-number&gt;&lt;foreign-keys&gt;&lt;key app="EN" db-id="5fx9ttrrgwf2s8ervf0xx09jz25vs595xtzt" timestamp="1470144422"&gt;2089&lt;/key&gt;&lt;/foreign-keys&gt;&lt;ref-type name="Journal Article"&gt;17&lt;/ref-type&gt;&lt;contributors&gt;&lt;authors&gt;&lt;author&gt;Hahn, Susan&lt;/author&gt;&lt;author&gt;Murphy, Lawrence&lt;/author&gt;&lt;/authors&gt;&lt;/contributors&gt;&lt;titles&gt;&lt;title&gt;A short scale for measuring safety climate&lt;/title&gt;&lt;secondary-title&gt;Safety science&lt;/secondary-title&gt;&lt;/titles&gt;&lt;periodical&gt;&lt;full-title&gt;Safety Science&lt;/full-title&gt;&lt;abbr-1&gt;Safety Sci&lt;/abbr-1&gt;&lt;/periodical&gt;&lt;pages&gt;1047-1066&lt;/pages&gt;&lt;volume&gt;46&lt;/volume&gt;&lt;number&gt;7&lt;/number&gt;&lt;dates&gt;&lt;year&gt;2008&lt;/year&gt;&lt;/dates&gt;&lt;isbn&gt;0925-7535&lt;/isbn&gt;&lt;urls&gt;&lt;related-urls&gt;&lt;url&gt;http://sfxhosted.exlibrisgroup.com/cdc?sid=Elsevier%3AScopus&amp;amp;_service_type=getFullTxt&amp;amp;issn=09257535&amp;amp;isbn=&amp;amp;volume=46&amp;amp;issue=7&amp;amp;spage=1047&amp;amp;epage=1066&amp;amp;pages=1047-1066&amp;amp;artnum=&amp;amp;date=2008&amp;amp;id=doi%3A10.1016%2Fj.ssci.2007.06.002&amp;amp;title=Safety%20Science&amp;amp;atitle=A%20short%20scale%20for%20measuring%20safety%20climate&amp;amp;aufirst=S.E.&amp;amp;auinit=S.E.&amp;amp;auinit1=S&amp;amp;aulast=Hahn&lt;/url&gt;&lt;/related-urls&gt;&lt;/urls&gt;&lt;/record&gt;&lt;/Cite&gt;&lt;/EndNote&gt;</w:instrTex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separate"/>
            </w:r>
            <w:r w:rsidRPr="008F1D3C">
              <w:rPr>
                <w:rFonts w:ascii="Times New Roman" w:hAnsi="Times New Roman" w:eastAsia="Calibri" w:cs="Times New Roman"/>
                <w:noProof/>
                <w:sz w:val="24"/>
                <w:szCs w:val="24"/>
              </w:rPr>
              <w:t>Hahn and Murphy (2008)</w: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end"/>
            </w:r>
          </w:p>
        </w:tc>
      </w:tr>
      <w:tr w:rsidRPr="008F1D3C" w:rsidR="005A0CB1" w:rsidTr="004B1251" w14:paraId="2E454E34" w14:textId="77777777">
        <w:tc>
          <w:tcPr>
            <w:tcW w:w="9350" w:type="dxa"/>
            <w:gridSpan w:val="2"/>
            <w:shd w:val="clear" w:color="auto" w:fill="000000"/>
          </w:tcPr>
          <w:p w:rsidRPr="008F1D3C" w:rsidR="005A0CB1" w:rsidP="004B1251" w:rsidRDefault="005A0CB1" w14:paraId="58E397D9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Personal Protective Equipment</w:t>
            </w:r>
          </w:p>
        </w:tc>
      </w:tr>
      <w:tr w:rsidRPr="008F1D3C" w:rsidR="005A0CB1" w:rsidTr="004B1251" w14:paraId="73079384" w14:textId="77777777">
        <w:tc>
          <w:tcPr>
            <w:tcW w:w="1616" w:type="dxa"/>
          </w:tcPr>
          <w:p w:rsidRPr="008F1D3C" w:rsidR="005A0CB1" w:rsidP="004B1251" w:rsidRDefault="005A0CB1" w14:paraId="33D5E9B9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4</w:t>
            </w:r>
          </w:p>
        </w:tc>
        <w:tc>
          <w:tcPr>
            <w:tcW w:w="7734" w:type="dxa"/>
          </w:tcPr>
          <w:p w:rsidRPr="008F1D3C" w:rsidR="005A0CB1" w:rsidP="004B1251" w:rsidRDefault="005A0CB1" w14:paraId="307426F7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3205F43C" w14:textId="77777777">
        <w:tc>
          <w:tcPr>
            <w:tcW w:w="1616" w:type="dxa"/>
          </w:tcPr>
          <w:p w:rsidRPr="008F1D3C" w:rsidR="005A0CB1" w:rsidP="004B1251" w:rsidRDefault="005A0CB1" w14:paraId="04B31B3A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5</w:t>
            </w:r>
          </w:p>
        </w:tc>
        <w:tc>
          <w:tcPr>
            <w:tcW w:w="7734" w:type="dxa"/>
          </w:tcPr>
          <w:p w:rsidRPr="008F1D3C" w:rsidR="005A0CB1" w:rsidP="004B1251" w:rsidRDefault="005A0CB1" w14:paraId="662845AD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4F6F4F4B" w14:textId="77777777">
        <w:tc>
          <w:tcPr>
            <w:tcW w:w="1616" w:type="dxa"/>
          </w:tcPr>
          <w:p w:rsidRPr="008F1D3C" w:rsidR="005A0CB1" w:rsidP="004B1251" w:rsidRDefault="005A0CB1" w14:paraId="29777B56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6</w:t>
            </w:r>
          </w:p>
        </w:tc>
        <w:tc>
          <w:tcPr>
            <w:tcW w:w="7734" w:type="dxa"/>
          </w:tcPr>
          <w:p w:rsidRPr="008F1D3C" w:rsidR="005A0CB1" w:rsidP="004B1251" w:rsidRDefault="005A0CB1" w14:paraId="67C36E67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begin"/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instrText xml:space="preserve"> ADDIN EN.CITE &lt;EndNote&gt;&lt;Cite AuthorYear="1"&gt;&lt;Author&gt;European Foundation for the Improvement of Living and Working Conditions&lt;/Author&gt;&lt;Year&gt;2015&lt;/Year&gt;&lt;RecNum&gt;2900&lt;/RecNum&gt;&lt;DisplayText&gt;European Foundation for the Improvement of Living and Working Conditions (2015)&lt;/DisplayText&gt;&lt;record&gt;&lt;rec-number&gt;2900&lt;/rec-number&gt;&lt;foreign-keys&gt;&lt;key app="EN" db-id="5fx9ttrrgwf2s8ervf0xx09jz25vs595xtzt" timestamp="1589574038"&gt;2900&lt;/key&gt;&lt;/foreign-keys&gt;&lt;ref-type name="Web Page"&gt;12&lt;/ref-type&gt;&lt;contributors&gt;&lt;authors&gt;&lt;author&gt;European Foundation for the Improvement of Living and Working Conditions,&lt;/author&gt;&lt;/authors&gt;&lt;/contributors&gt;&lt;titles&gt;&lt;title&gt;6th European Working Conditions Survey - Questionnaire&lt;/title&gt;&lt;/titles&gt;&lt;dates&gt;&lt;year&gt;2015&lt;/year&gt;&lt;/dates&gt;&lt;urls&gt;&lt;related-urls&gt;&lt;url&gt;http://www.eurofound.europa.eu/sites/default/files/page/field_ef_documents/6th_ewcs_2015_final_source_master_questionnaire.pdf&lt;/url&gt;&lt;/related-urls&gt;&lt;/urls&gt;&lt;/record&gt;&lt;/Cite&gt;&lt;/EndNote&gt;</w:instrTex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separate"/>
            </w:r>
            <w:r w:rsidRPr="008F1D3C">
              <w:rPr>
                <w:rFonts w:ascii="Times New Roman" w:hAnsi="Times New Roman" w:eastAsia="Calibri" w:cs="Times New Roman"/>
                <w:noProof/>
                <w:sz w:val="24"/>
                <w:szCs w:val="24"/>
              </w:rPr>
              <w:t>European Foundation for the Improvement of Living and Working Conditions (2015)</w: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end"/>
            </w:r>
          </w:p>
        </w:tc>
      </w:tr>
      <w:tr w:rsidRPr="008F1D3C" w:rsidR="005A0CB1" w:rsidTr="004B1251" w14:paraId="49F6135B" w14:textId="77777777">
        <w:trPr>
          <w:trHeight w:val="179"/>
        </w:trPr>
        <w:tc>
          <w:tcPr>
            <w:tcW w:w="1616" w:type="dxa"/>
          </w:tcPr>
          <w:p w:rsidRPr="008F1D3C" w:rsidR="005A0CB1" w:rsidP="004B1251" w:rsidRDefault="005A0CB1" w14:paraId="7C41BCF8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7</w:t>
            </w:r>
          </w:p>
        </w:tc>
        <w:tc>
          <w:tcPr>
            <w:tcW w:w="7734" w:type="dxa"/>
          </w:tcPr>
          <w:p w:rsidRPr="008F1D3C" w:rsidR="005A0CB1" w:rsidP="004B1251" w:rsidRDefault="005A0CB1" w14:paraId="00FB764D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begin"/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instrText xml:space="preserve"> ADDIN EN.CITE &lt;EndNote&gt;&lt;Cite AuthorYear="1"&gt;&lt;Author&gt;European Foundation for the Improvement of Living and Working Conditions&lt;/Author&gt;&lt;Year&gt;2015&lt;/Year&gt;&lt;RecNum&gt;2900&lt;/RecNum&gt;&lt;DisplayText&gt;European Foundation for the Improvement of Living and Working Conditions (2015)&lt;/DisplayText&gt;&lt;record&gt;&lt;rec-number&gt;2900&lt;/rec-number&gt;&lt;foreign-keys&gt;&lt;key app="EN" db-id="5fx9ttrrgwf2s8ervf0xx09jz25vs595xtzt" timestamp="1589574038"&gt;2900&lt;/key&gt;&lt;/foreign-keys&gt;&lt;ref-type name="Web Page"&gt;12&lt;/ref-type&gt;&lt;contributors&gt;&lt;authors&gt;&lt;author&gt;European Foundation for the Improvement of Living and Working Conditions,&lt;/author&gt;&lt;/authors&gt;&lt;/contributors&gt;&lt;titles&gt;&lt;title&gt;6th European Working Conditions Survey - Questionnaire&lt;/title&gt;&lt;/titles&gt;&lt;dates&gt;&lt;year&gt;2015&lt;/year&gt;&lt;/dates&gt;&lt;urls&gt;&lt;related-urls&gt;&lt;url&gt;http://www.eurofound.europa.eu/sites/default/files/page/field_ef_documents/6th_ewcs_2015_final_source_master_questionnaire.pdf&lt;/url&gt;&lt;/related-urls&gt;&lt;/urls&gt;&lt;/record&gt;&lt;/Cite&gt;&lt;/EndNote&gt;</w:instrTex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separate"/>
            </w:r>
            <w:r w:rsidRPr="008F1D3C">
              <w:rPr>
                <w:rFonts w:ascii="Times New Roman" w:hAnsi="Times New Roman" w:eastAsia="Calibri" w:cs="Times New Roman"/>
                <w:noProof/>
                <w:sz w:val="24"/>
                <w:szCs w:val="24"/>
              </w:rPr>
              <w:t>European Foundation for the Improvement of Living and Working Conditions (2015)</w:t>
            </w: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fldChar w:fldCharType="end"/>
            </w:r>
          </w:p>
        </w:tc>
      </w:tr>
      <w:tr w:rsidRPr="008F1D3C" w:rsidR="005A0CB1" w:rsidTr="004B1251" w14:paraId="2EBC932A" w14:textId="77777777">
        <w:trPr>
          <w:trHeight w:val="179"/>
        </w:trPr>
        <w:tc>
          <w:tcPr>
            <w:tcW w:w="1616" w:type="dxa"/>
          </w:tcPr>
          <w:p w:rsidRPr="008F1D3C" w:rsidR="005A0CB1" w:rsidP="004B1251" w:rsidRDefault="005A0CB1" w14:paraId="00516A6C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8</w:t>
            </w:r>
          </w:p>
        </w:tc>
        <w:tc>
          <w:tcPr>
            <w:tcW w:w="7734" w:type="dxa"/>
          </w:tcPr>
          <w:p w:rsidRPr="008F1D3C" w:rsidR="005A0CB1" w:rsidP="004B1251" w:rsidRDefault="005A0CB1" w14:paraId="4E6C6070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5D256EC4" w14:textId="77777777">
        <w:tc>
          <w:tcPr>
            <w:tcW w:w="9350" w:type="dxa"/>
            <w:gridSpan w:val="2"/>
            <w:shd w:val="clear" w:color="auto" w:fill="000000"/>
          </w:tcPr>
          <w:p w:rsidRPr="008F1D3C" w:rsidR="005A0CB1" w:rsidP="004B1251" w:rsidRDefault="005A0CB1" w14:paraId="13667865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Mental Health</w:t>
            </w:r>
          </w:p>
        </w:tc>
      </w:tr>
      <w:tr w:rsidRPr="008F1D3C" w:rsidR="005A0CB1" w:rsidTr="004B1251" w14:paraId="51CD7C10" w14:textId="77777777">
        <w:tc>
          <w:tcPr>
            <w:tcW w:w="1616" w:type="dxa"/>
            <w:shd w:val="clear" w:color="auto" w:fill="FFFFFF"/>
          </w:tcPr>
          <w:p w:rsidRPr="008F1D3C" w:rsidR="005A0CB1" w:rsidP="004B1251" w:rsidRDefault="005A0CB1" w14:paraId="00173843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29</w:t>
            </w:r>
          </w:p>
        </w:tc>
        <w:tc>
          <w:tcPr>
            <w:tcW w:w="7734" w:type="dxa"/>
            <w:shd w:val="clear" w:color="auto" w:fill="FFFFFF"/>
          </w:tcPr>
          <w:p w:rsidRPr="008F1D3C" w:rsidR="005A0CB1" w:rsidP="004B1251" w:rsidRDefault="005A0CB1" w14:paraId="15D61AC4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Centers for Disease Control and Prevention (CDC) (2019)</w:t>
            </w:r>
          </w:p>
        </w:tc>
      </w:tr>
      <w:tr w:rsidRPr="008F1D3C" w:rsidR="005A0CB1" w:rsidTr="004B1251" w14:paraId="27627E7A" w14:textId="77777777">
        <w:tc>
          <w:tcPr>
            <w:tcW w:w="9350" w:type="dxa"/>
            <w:gridSpan w:val="2"/>
            <w:shd w:val="clear" w:color="auto" w:fill="000000"/>
          </w:tcPr>
          <w:p w:rsidRPr="008F1D3C" w:rsidR="005A0CB1" w:rsidP="004B1251" w:rsidRDefault="005A0CB1" w14:paraId="531D5569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Demographics</w:t>
            </w:r>
          </w:p>
        </w:tc>
      </w:tr>
      <w:tr w:rsidRPr="008F1D3C" w:rsidR="005A0CB1" w:rsidTr="004B1251" w14:paraId="3391C2CD" w14:textId="77777777">
        <w:tc>
          <w:tcPr>
            <w:tcW w:w="1616" w:type="dxa"/>
          </w:tcPr>
          <w:p w:rsidRPr="008F1D3C" w:rsidR="005A0CB1" w:rsidP="004B1251" w:rsidRDefault="005A0CB1" w14:paraId="089AE64A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30</w:t>
            </w:r>
          </w:p>
        </w:tc>
        <w:tc>
          <w:tcPr>
            <w:tcW w:w="7734" w:type="dxa"/>
          </w:tcPr>
          <w:p w:rsidRPr="008F1D3C" w:rsidR="005A0CB1" w:rsidP="004B1251" w:rsidRDefault="005A0CB1" w14:paraId="398161CD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New question</w:t>
            </w:r>
          </w:p>
        </w:tc>
      </w:tr>
      <w:tr w:rsidRPr="008F1D3C" w:rsidR="005A0CB1" w:rsidTr="004B1251" w14:paraId="3A247674" w14:textId="77777777">
        <w:tc>
          <w:tcPr>
            <w:tcW w:w="1616" w:type="dxa"/>
          </w:tcPr>
          <w:p w:rsidRPr="008F1D3C" w:rsidR="005A0CB1" w:rsidP="004B1251" w:rsidRDefault="005A0CB1" w14:paraId="79EAF754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31</w:t>
            </w:r>
          </w:p>
        </w:tc>
        <w:tc>
          <w:tcPr>
            <w:tcW w:w="7734" w:type="dxa"/>
          </w:tcPr>
          <w:p w:rsidRPr="008F1D3C" w:rsidR="005A0CB1" w:rsidP="004B1251" w:rsidRDefault="005A0CB1" w14:paraId="461F4EF2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Office of Management and Budget</w:t>
            </w:r>
          </w:p>
        </w:tc>
      </w:tr>
      <w:tr w:rsidRPr="008F1D3C" w:rsidR="005A0CB1" w:rsidTr="004B1251" w14:paraId="5E208DAB" w14:textId="77777777">
        <w:tc>
          <w:tcPr>
            <w:tcW w:w="1616" w:type="dxa"/>
          </w:tcPr>
          <w:p w:rsidRPr="008F1D3C" w:rsidR="005A0CB1" w:rsidP="004B1251" w:rsidRDefault="005A0CB1" w14:paraId="23E10022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32</w:t>
            </w:r>
          </w:p>
        </w:tc>
        <w:tc>
          <w:tcPr>
            <w:tcW w:w="7734" w:type="dxa"/>
          </w:tcPr>
          <w:p w:rsidRPr="008F1D3C" w:rsidR="005A0CB1" w:rsidP="004B1251" w:rsidRDefault="005A0CB1" w14:paraId="09CED07A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Office of Management and Budget</w:t>
            </w:r>
          </w:p>
        </w:tc>
      </w:tr>
      <w:tr w:rsidRPr="008F1D3C" w:rsidR="005A0CB1" w:rsidTr="004B1251" w14:paraId="359F2BA8" w14:textId="77777777">
        <w:tc>
          <w:tcPr>
            <w:tcW w:w="1616" w:type="dxa"/>
          </w:tcPr>
          <w:p w:rsidRPr="008F1D3C" w:rsidR="005A0CB1" w:rsidP="004B1251" w:rsidRDefault="005A0CB1" w14:paraId="21E7BF8D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lastRenderedPageBreak/>
              <w:t>Q33</w:t>
            </w:r>
          </w:p>
        </w:tc>
        <w:tc>
          <w:tcPr>
            <w:tcW w:w="7734" w:type="dxa"/>
          </w:tcPr>
          <w:p w:rsidRPr="008F1D3C" w:rsidR="005A0CB1" w:rsidP="004B1251" w:rsidRDefault="005A0CB1" w14:paraId="52AC4350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Office of Management and Budget</w:t>
            </w:r>
          </w:p>
        </w:tc>
      </w:tr>
      <w:tr w:rsidRPr="008F1D3C" w:rsidR="005A0CB1" w:rsidTr="004B1251" w14:paraId="04993308" w14:textId="77777777">
        <w:tc>
          <w:tcPr>
            <w:tcW w:w="1616" w:type="dxa"/>
          </w:tcPr>
          <w:p w:rsidRPr="008F1D3C" w:rsidR="005A0CB1" w:rsidP="004B1251" w:rsidRDefault="005A0CB1" w14:paraId="365A8C78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Q34</w:t>
            </w:r>
          </w:p>
        </w:tc>
        <w:tc>
          <w:tcPr>
            <w:tcW w:w="7734" w:type="dxa"/>
          </w:tcPr>
          <w:p w:rsidRPr="008F1D3C" w:rsidR="005A0CB1" w:rsidP="004B1251" w:rsidRDefault="005A0CB1" w14:paraId="4ACBB986" w14:textId="77777777">
            <w:pPr>
              <w:keepNext/>
              <w:contextualSpacing/>
              <w:rPr>
                <w:rFonts w:ascii="Times New Roman" w:hAnsi="Times New Roman" w:eastAsia="Calibri" w:cs="Times New Roman"/>
                <w:sz w:val="24"/>
                <w:szCs w:val="24"/>
              </w:rPr>
            </w:pPr>
            <w:r w:rsidRPr="008F1D3C">
              <w:rPr>
                <w:rFonts w:ascii="Times New Roman" w:hAnsi="Times New Roman" w:eastAsia="Calibri" w:cs="Times New Roman"/>
                <w:sz w:val="24"/>
                <w:szCs w:val="24"/>
              </w:rPr>
              <w:t>Office of Management and Budget</w:t>
            </w:r>
          </w:p>
        </w:tc>
      </w:tr>
    </w:tbl>
    <w:p w:rsidRPr="008F1D3C" w:rsidR="005A0CB1" w:rsidP="005A0CB1" w:rsidRDefault="005A0CB1" w14:paraId="04477C39" w14:textId="77777777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</w:p>
    <w:p w:rsidRPr="001447EE" w:rsidR="005A0CB1" w:rsidP="005A0CB1" w:rsidRDefault="005A0CB1" w14:paraId="457540AB" w14:textId="77777777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Bureau of Labor Statistics (1992). </w:t>
      </w:r>
      <w:r w:rsidRPr="001447EE">
        <w:rPr>
          <w:rFonts w:ascii="Times New Roman" w:hAnsi="Times New Roman" w:eastAsia="Calibri" w:cs="Times New Roman"/>
          <w:i/>
          <w:iCs/>
          <w:sz w:val="24"/>
          <w:szCs w:val="24"/>
        </w:rPr>
        <w:t>Occupational injury and illness classification manual.</w:t>
      </w: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 U.S. Department of Labor, Washington, D.C.</w:t>
      </w:r>
    </w:p>
    <w:p w:rsidRPr="001447EE" w:rsidR="005A0CB1" w:rsidP="005A0CB1" w:rsidRDefault="005A0CB1" w14:paraId="3E3EAF2C" w14:textId="77777777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</w:p>
    <w:p w:rsidRPr="001447EE" w:rsidR="005A0CB1" w:rsidP="005A0CB1" w:rsidRDefault="005A0CB1" w14:paraId="05D2F6AA" w14:textId="77777777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Centers for Disease Control and Prevention (2019). </w:t>
      </w:r>
      <w:r w:rsidRPr="001447EE">
        <w:rPr>
          <w:rFonts w:ascii="Times New Roman" w:hAnsi="Times New Roman" w:eastAsia="Calibri" w:cs="Times New Roman"/>
          <w:i/>
          <w:iCs/>
          <w:sz w:val="24"/>
          <w:szCs w:val="24"/>
        </w:rPr>
        <w:t xml:space="preserve">CDC HRQOL–14 Healthy Days Measure </w:t>
      </w: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 </w:t>
      </w:r>
    </w:p>
    <w:p w:rsidRPr="001447EE" w:rsidR="005A0CB1" w:rsidP="005A0CB1" w:rsidRDefault="005A0CB1" w14:paraId="094D9CC5" w14:textId="73CE5B49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[Measurement Instrument]. Retrieved from </w:t>
      </w:r>
      <w:hyperlink w:history="1" r:id="rId6">
        <w:r w:rsidRPr="001447EE" w:rsidR="001447EE">
          <w:rPr>
            <w:rStyle w:val="Hyperlink"/>
            <w:rFonts w:ascii="Times New Roman" w:hAnsi="Times New Roman" w:eastAsia="Calibri" w:cs="Times New Roman"/>
            <w:sz w:val="24"/>
            <w:szCs w:val="24"/>
          </w:rPr>
          <w:t>https://www.cdc.gov/hrqol/hrqol14_measure.htm</w:t>
        </w:r>
      </w:hyperlink>
    </w:p>
    <w:p w:rsidRPr="001447EE" w:rsidR="001447EE" w:rsidP="005A0CB1" w:rsidRDefault="001447EE" w14:paraId="7814E78B" w14:textId="77777777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</w:p>
    <w:p w:rsidRPr="001447EE" w:rsidR="005A0CB1" w:rsidP="005A0CB1" w:rsidRDefault="005A0CB1" w14:paraId="3DA2F566" w14:textId="77777777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Centers for Disease Control and Prevention (2020). </w:t>
      </w:r>
      <w:r w:rsidRPr="001447EE">
        <w:rPr>
          <w:rFonts w:ascii="Times New Roman" w:hAnsi="Times New Roman" w:eastAsia="Calibri" w:cs="Times New Roman"/>
          <w:i/>
          <w:iCs/>
          <w:sz w:val="24"/>
          <w:szCs w:val="24"/>
        </w:rPr>
        <w:t xml:space="preserve">The General Social Survey </w:t>
      </w: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[Measurement Instrument]. Retrieved from </w:t>
      </w:r>
      <w:hyperlink w:history="1" r:id="rId7">
        <w:r w:rsidRPr="001447EE">
          <w:rPr>
            <w:rFonts w:ascii="Times New Roman" w:hAnsi="Times New Roman" w:eastAsia="Calibri" w:cs="Times New Roman"/>
            <w:color w:val="0563C1"/>
            <w:sz w:val="24"/>
            <w:szCs w:val="24"/>
            <w:u w:val="single"/>
          </w:rPr>
          <w:t>https://gss.norc.org/</w:t>
        </w:r>
      </w:hyperlink>
    </w:p>
    <w:p w:rsidRPr="001447EE" w:rsidR="005A0CB1" w:rsidP="005A0CB1" w:rsidRDefault="005A0CB1" w14:paraId="2FAD2339" w14:textId="77777777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</w:p>
    <w:p w:rsidRPr="001447EE" w:rsidR="005A0CB1" w:rsidP="005A0CB1" w:rsidRDefault="005A0CB1" w14:paraId="202D067E" w14:textId="77777777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European Foundation for the Improvement of Living and Working Conditions (2015). </w:t>
      </w:r>
      <w:r w:rsidRPr="001447EE">
        <w:rPr>
          <w:rFonts w:ascii="Times New Roman" w:hAnsi="Times New Roman" w:eastAsia="Calibri" w:cs="Times New Roman"/>
          <w:i/>
          <w:iCs/>
          <w:sz w:val="24"/>
          <w:szCs w:val="24"/>
        </w:rPr>
        <w:t xml:space="preserve">Sixth European Working Conditions Survey </w:t>
      </w: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[Measurement Instrument]. Retrieved from </w:t>
      </w:r>
      <w:hyperlink w:history="1" r:id="rId8">
        <w:r w:rsidRPr="001447EE">
          <w:rPr>
            <w:rFonts w:ascii="Times New Roman" w:hAnsi="Times New Roman" w:eastAsia="Calibri" w:cs="Times New Roman"/>
            <w:color w:val="0563C1"/>
            <w:sz w:val="24"/>
            <w:szCs w:val="24"/>
            <w:u w:val="single"/>
          </w:rPr>
          <w:t>https://www.eurofound.europa.eu/surveys/european-working-conditions-surveys/sixth-european-working-conditions-survey-2015</w:t>
        </w:r>
      </w:hyperlink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 </w:t>
      </w:r>
    </w:p>
    <w:p w:rsidRPr="001447EE" w:rsidR="005A0CB1" w:rsidP="005A0CB1" w:rsidRDefault="005A0CB1" w14:paraId="7A5EDFDE" w14:textId="77777777">
      <w:pPr>
        <w:keepNext/>
        <w:spacing w:after="0" w:line="240" w:lineRule="auto"/>
        <w:contextualSpacing/>
        <w:rPr>
          <w:rFonts w:ascii="Times New Roman" w:hAnsi="Times New Roman" w:eastAsia="Calibri" w:cs="Times New Roman"/>
          <w:sz w:val="24"/>
          <w:szCs w:val="24"/>
        </w:rPr>
      </w:pPr>
    </w:p>
    <w:p w:rsidRPr="001447EE" w:rsidR="005A0CB1" w:rsidP="005A0CB1" w:rsidRDefault="005A0CB1" w14:paraId="24BF4E85" w14:textId="77777777">
      <w:pPr>
        <w:rPr>
          <w:rFonts w:ascii="Times New Roman" w:hAnsi="Times New Roman" w:eastAsia="Calibri" w:cs="Times New Roman"/>
          <w:sz w:val="24"/>
          <w:szCs w:val="24"/>
        </w:rPr>
      </w:pPr>
      <w:r w:rsidRPr="001447EE">
        <w:rPr>
          <w:rFonts w:ascii="Times New Roman" w:hAnsi="Times New Roman" w:eastAsia="Calibri" w:cs="Times New Roman"/>
          <w:sz w:val="24"/>
          <w:szCs w:val="24"/>
        </w:rPr>
        <w:t>Hahn, S. E., &amp; Murphy, L. R. (2008). A short scale for measuring safety climate</w:t>
      </w:r>
      <w:r w:rsidRPr="001447EE">
        <w:rPr>
          <w:rFonts w:ascii="Times New Roman" w:hAnsi="Times New Roman" w:eastAsia="Calibri" w:cs="Times New Roman"/>
          <w:i/>
          <w:iCs/>
          <w:sz w:val="24"/>
          <w:szCs w:val="24"/>
        </w:rPr>
        <w:t>. Safety Science, 46(7),</w:t>
      </w: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 1047-1066.</w:t>
      </w:r>
    </w:p>
    <w:p w:rsidRPr="001447EE" w:rsidR="000250DD" w:rsidP="005A0CB1" w:rsidRDefault="005A0CB1" w14:paraId="0B56DE97" w14:textId="5A341C5B">
      <w:pPr>
        <w:rPr>
          <w:rFonts w:ascii="Times New Roman" w:hAnsi="Times New Roman" w:cs="Times New Roman"/>
          <w:sz w:val="24"/>
          <w:szCs w:val="24"/>
        </w:rPr>
      </w:pP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Kahneman, D., Krueger, A. B., </w:t>
      </w:r>
      <w:proofErr w:type="spellStart"/>
      <w:r w:rsidRPr="001447EE">
        <w:rPr>
          <w:rFonts w:ascii="Times New Roman" w:hAnsi="Times New Roman" w:eastAsia="Calibri" w:cs="Times New Roman"/>
          <w:sz w:val="24"/>
          <w:szCs w:val="24"/>
        </w:rPr>
        <w:t>Schkade</w:t>
      </w:r>
      <w:proofErr w:type="spellEnd"/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, D., Schwarz, N., &amp; Stone, A. (2004). </w:t>
      </w:r>
      <w:r w:rsidRPr="001447EE">
        <w:rPr>
          <w:rFonts w:ascii="Times New Roman" w:hAnsi="Times New Roman" w:eastAsia="Calibri" w:cs="Times New Roman"/>
          <w:i/>
          <w:iCs/>
          <w:sz w:val="24"/>
          <w:szCs w:val="24"/>
        </w:rPr>
        <w:t xml:space="preserve">The day reconstruction method (DRM) </w:t>
      </w:r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[Measurement Instrument]. Retrieved from </w:t>
      </w:r>
      <w:hyperlink w:history="1" r:id="rId9">
        <w:r w:rsidRPr="001447EE">
          <w:rPr>
            <w:rFonts w:ascii="Times New Roman" w:hAnsi="Times New Roman" w:eastAsia="Calibri" w:cs="Times New Roman"/>
            <w:color w:val="0563C1"/>
            <w:sz w:val="24"/>
            <w:szCs w:val="24"/>
            <w:u w:val="single"/>
          </w:rPr>
          <w:t>https://dornsife.usc.edu/assets/sites/780/docs/drm_documentation_july_2004.pdf</w:t>
        </w:r>
      </w:hyperlink>
      <w:r w:rsidRPr="001447EE">
        <w:rPr>
          <w:rFonts w:ascii="Times New Roman" w:hAnsi="Times New Roman" w:eastAsia="Calibri" w:cs="Times New Roman"/>
          <w:sz w:val="24"/>
          <w:szCs w:val="24"/>
        </w:rPr>
        <w:t xml:space="preserve"> </w:t>
      </w:r>
      <w:r w:rsidRPr="001447EE" w:rsidDel="00233152">
        <w:rPr>
          <w:rFonts w:ascii="Times New Roman" w:hAnsi="Times New Roman" w:eastAsia="Calibri" w:cs="Times New Roman"/>
          <w:sz w:val="24"/>
          <w:szCs w:val="24"/>
        </w:rPr>
        <w:t xml:space="preserve"> </w:t>
      </w:r>
    </w:p>
    <w:sectPr w:rsidRPr="001447EE" w:rsidR="000250D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0A3E2E2" w14:textId="77777777" w:rsidR="005A0CB1" w:rsidRDefault="005A0CB1" w:rsidP="005A0CB1">
      <w:pPr>
        <w:spacing w:after="0" w:line="240" w:lineRule="auto"/>
      </w:pPr>
      <w:r>
        <w:separator/>
      </w:r>
    </w:p>
  </w:endnote>
  <w:endnote w:type="continuationSeparator" w:id="0">
    <w:p w14:paraId="50DAB804" w14:textId="77777777" w:rsidR="005A0CB1" w:rsidRDefault="005A0CB1" w:rsidP="005A0C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0AD461C" w14:textId="77777777" w:rsidR="005A0CB1" w:rsidRDefault="005A0CB1" w:rsidP="005A0CB1">
      <w:pPr>
        <w:spacing w:after="0" w:line="240" w:lineRule="auto"/>
      </w:pPr>
      <w:r>
        <w:separator/>
      </w:r>
    </w:p>
  </w:footnote>
  <w:footnote w:type="continuationSeparator" w:id="0">
    <w:p w14:paraId="22E59FCD" w14:textId="77777777" w:rsidR="005A0CB1" w:rsidRDefault="005A0CB1" w:rsidP="005A0CB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0CB1"/>
    <w:rsid w:val="001447EE"/>
    <w:rsid w:val="001D64D1"/>
    <w:rsid w:val="005A0CB1"/>
    <w:rsid w:val="009E1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2D185E8"/>
  <w15:chartTrackingRefBased/>
  <w15:docId w15:val="{34EEA565-8CEF-48F8-9FE0-6E0921F2AE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A0CB1"/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0CB1"/>
    <w:pPr>
      <w:keepNext/>
      <w:keepLines/>
      <w:spacing w:after="240" w:line="240" w:lineRule="auto"/>
      <w:outlineLvl w:val="1"/>
    </w:pPr>
    <w:rPr>
      <w:rFonts w:ascii="Times New Roman" w:eastAsia="Times New Roman" w:hAnsi="Times New Roman" w:cs="Times New Roman"/>
      <w:b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A0CB1"/>
    <w:rPr>
      <w:rFonts w:ascii="Times New Roman" w:eastAsia="Times New Roman" w:hAnsi="Times New Roman" w:cs="Times New Roman"/>
      <w:b/>
      <w:color w:val="000000" w:themeColor="text1"/>
      <w:sz w:val="24"/>
      <w:szCs w:val="24"/>
    </w:rPr>
  </w:style>
  <w:style w:type="table" w:customStyle="1" w:styleId="TableGrid2">
    <w:name w:val="Table Grid2"/>
    <w:basedOn w:val="TableNormal"/>
    <w:next w:val="TableGrid"/>
    <w:uiPriority w:val="39"/>
    <w:rsid w:val="005A0CB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5A0CB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447E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447E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urofound.europa.eu/surveys/european-working-conditions-surveys/sixth-european-working-conditions-survey-2015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gss.norc.org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cdc.gov/hrqol/hrqol14_measure.htm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hyperlink" Target="https://dornsife.usc.edu/assets/sites/780/docs/drm_documentation_july_2004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864</Words>
  <Characters>10625</Characters>
  <Application>Microsoft Office Word</Application>
  <DocSecurity>0</DocSecurity>
  <Lines>88</Lines>
  <Paragraphs>24</Paragraphs>
  <ScaleCrop>false</ScaleCrop>
  <Company/>
  <LinksUpToDate>false</LinksUpToDate>
  <CharactersWithSpaces>12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reman, Anne M. (CDC/NIOSH/RHD/FSB)</dc:creator>
  <cp:keywords/>
  <dc:description/>
  <cp:lastModifiedBy>Allison, Penelope (CDC/NIOSH/HELD/BB)</cp:lastModifiedBy>
  <cp:revision>2</cp:revision>
  <dcterms:created xsi:type="dcterms:W3CDTF">2021-07-12T17:26:00Z</dcterms:created>
  <dcterms:modified xsi:type="dcterms:W3CDTF">2021-07-28T2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1-07-12T17:27:29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0bd09c2a-8062-4072-bee5-d9e5e68f782b</vt:lpwstr>
  </property>
  <property fmtid="{D5CDD505-2E9C-101B-9397-08002B2CF9AE}" pid="8" name="MSIP_Label_7b94a7b8-f06c-4dfe-bdcc-9b548fd58c31_ContentBits">
    <vt:lpwstr>0</vt:lpwstr>
  </property>
</Properties>
</file>